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420D3" w:rsidRPr="006734ED" w:rsidRDefault="00322893" w:rsidP="006420D3">
      <w:pPr>
        <w:rPr>
          <w:rFonts w:ascii="Times New Roman" w:hAnsi="Times New Roman" w:cs="Times New Roman"/>
        </w:rPr>
      </w:pPr>
      <w:r w:rsidRPr="006734ED">
        <w:rPr>
          <w:rFonts w:ascii="Times New Roman" w:hAnsi="Times New Roman" w:cs="Times New Roman"/>
          <w:b/>
        </w:rPr>
        <w:t>Table S1</w:t>
      </w:r>
      <w:r w:rsidRPr="006734ED">
        <w:rPr>
          <w:rFonts w:ascii="Times New Roman" w:hAnsi="Times New Roman" w:cs="Times New Roman"/>
        </w:rPr>
        <w:t>. Functional E</w:t>
      </w:r>
      <w:r w:rsidR="006420D3" w:rsidRPr="006734ED">
        <w:rPr>
          <w:rFonts w:ascii="Times New Roman" w:hAnsi="Times New Roman" w:cs="Times New Roman"/>
        </w:rPr>
        <w:t xml:space="preserve">nrichment </w:t>
      </w:r>
      <w:r w:rsidRPr="006734ED">
        <w:rPr>
          <w:rFonts w:ascii="Times New Roman" w:hAnsi="Times New Roman" w:cs="Times New Roman"/>
        </w:rPr>
        <w:t>R</w:t>
      </w:r>
      <w:r w:rsidR="006420D3" w:rsidRPr="006734ED">
        <w:rPr>
          <w:rFonts w:ascii="Times New Roman" w:hAnsi="Times New Roman" w:cs="Times New Roman"/>
        </w:rPr>
        <w:t xml:space="preserve">esults </w:t>
      </w:r>
      <w:r w:rsidRPr="006734ED">
        <w:rPr>
          <w:rFonts w:ascii="Times New Roman" w:hAnsi="Times New Roman" w:cs="Times New Roman"/>
        </w:rPr>
        <w:t>U</w:t>
      </w:r>
      <w:r w:rsidR="006420D3" w:rsidRPr="006734ED">
        <w:rPr>
          <w:rFonts w:ascii="Times New Roman" w:hAnsi="Times New Roman" w:cs="Times New Roman"/>
        </w:rPr>
        <w:t xml:space="preserve">sing </w:t>
      </w:r>
      <w:r w:rsidR="00BA32DC" w:rsidRPr="006734ED">
        <w:rPr>
          <w:rFonts w:ascii="Times New Roman" w:hAnsi="Times New Roman" w:cs="Times New Roman"/>
        </w:rPr>
        <w:t>KEGG pathways</w:t>
      </w:r>
      <w:r w:rsidR="00612197" w:rsidRPr="006734ED">
        <w:rPr>
          <w:rFonts w:ascii="Times New Roman" w:hAnsi="Times New Roman" w:cs="Times New Roman"/>
        </w:rPr>
        <w:t xml:space="preserve"> for </w:t>
      </w:r>
      <w:r w:rsidRPr="006734ED">
        <w:rPr>
          <w:rFonts w:ascii="Times New Roman" w:hAnsi="Times New Roman" w:cs="Times New Roman"/>
        </w:rPr>
        <w:t>M</w:t>
      </w:r>
      <w:r w:rsidR="00612197" w:rsidRPr="006734ED">
        <w:rPr>
          <w:rFonts w:ascii="Times New Roman" w:hAnsi="Times New Roman" w:cs="Times New Roman"/>
        </w:rPr>
        <w:t xml:space="preserve">odule </w:t>
      </w:r>
      <w:r w:rsidRPr="006734ED">
        <w:rPr>
          <w:rFonts w:ascii="Times New Roman" w:hAnsi="Times New Roman" w:cs="Times New Roman"/>
        </w:rPr>
        <w:t>G</w:t>
      </w:r>
      <w:r w:rsidR="00612197" w:rsidRPr="006734ED">
        <w:rPr>
          <w:rFonts w:ascii="Times New Roman" w:hAnsi="Times New Roman" w:cs="Times New Roman"/>
        </w:rPr>
        <w:t>enes</w:t>
      </w:r>
    </w:p>
    <w:tbl>
      <w:tblPr>
        <w:tblW w:w="5079" w:type="pct"/>
        <w:tblBorders>
          <w:top w:val="single" w:sz="4" w:space="0" w:color="auto"/>
          <w:bottom w:val="single" w:sz="4" w:space="0" w:color="auto"/>
        </w:tblBorders>
        <w:tblLayout w:type="fixed"/>
        <w:tblLook w:val="04A0"/>
      </w:tblPr>
      <w:tblGrid>
        <w:gridCol w:w="4756"/>
        <w:gridCol w:w="907"/>
        <w:gridCol w:w="879"/>
        <w:gridCol w:w="1156"/>
        <w:gridCol w:w="875"/>
        <w:gridCol w:w="1154"/>
      </w:tblGrid>
      <w:tr w:rsidR="007E4922" w:rsidRPr="006734ED" w:rsidTr="007E4922">
        <w:trPr>
          <w:trHeight w:val="300"/>
        </w:trPr>
        <w:tc>
          <w:tcPr>
            <w:tcW w:w="244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GG</w:t>
            </w:r>
          </w:p>
        </w:tc>
        <w:tc>
          <w:tcPr>
            <w:tcW w:w="4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E4922" w:rsidRPr="006734ED" w:rsidRDefault="00D8734E" w:rsidP="007E4922">
            <w:pPr>
              <w:spacing w:after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</w:t>
            </w:r>
            <w:r w:rsidRPr="006734ED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45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E4922" w:rsidRPr="006734ED" w:rsidRDefault="00D8734E" w:rsidP="007E4922">
            <w:pPr>
              <w:spacing w:after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</w:t>
            </w:r>
            <w:r w:rsidRPr="006734ED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5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b/>
                <w:bCs/>
                <w:i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b/>
                <w:bCs/>
                <w:i/>
                <w:sz w:val="24"/>
                <w:szCs w:val="24"/>
              </w:rPr>
              <w:t>P</w:t>
            </w:r>
          </w:p>
        </w:tc>
        <w:tc>
          <w:tcPr>
            <w:tcW w:w="45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6734ED">
              <w:rPr>
                <w:rFonts w:ascii="Times New Roman" w:hAnsi="Times New Roman" w:cs="Times New Roman"/>
                <w:b/>
                <w:bCs/>
                <w:i/>
                <w:sz w:val="24"/>
                <w:szCs w:val="24"/>
              </w:rPr>
              <w:t>P</w:t>
            </w:r>
            <w:r w:rsidRPr="006734ED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emp</w:t>
            </w:r>
            <w:r w:rsidR="00C76F07" w:rsidRPr="006734ED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6734ED">
              <w:rPr>
                <w:rFonts w:ascii="Times New Roman" w:hAnsi="Times New Roman" w:cs="Times New Roman"/>
                <w:b/>
                <w:bCs/>
                <w:i/>
                <w:sz w:val="24"/>
                <w:szCs w:val="24"/>
              </w:rPr>
              <w:t>P</w:t>
            </w:r>
            <w:r w:rsidRPr="006734ED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BH</w:t>
            </w:r>
            <w:r w:rsidR="00C76F07" w:rsidRPr="006734ED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d</w:t>
            </w:r>
            <w:proofErr w:type="spellEnd"/>
          </w:p>
        </w:tc>
      </w:tr>
      <w:tr w:rsidR="007E4922" w:rsidRPr="006734ED" w:rsidTr="007E4922">
        <w:trPr>
          <w:trHeight w:val="300"/>
        </w:trPr>
        <w:tc>
          <w:tcPr>
            <w:tcW w:w="244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hsa04530: Tight junction</w:t>
            </w:r>
          </w:p>
        </w:tc>
        <w:tc>
          <w:tcPr>
            <w:tcW w:w="46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134</w:t>
            </w:r>
          </w:p>
        </w:tc>
        <w:tc>
          <w:tcPr>
            <w:tcW w:w="452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594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7.40×10</w:t>
            </w:r>
            <w:r w:rsidRPr="006734E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6</w:t>
            </w:r>
          </w:p>
        </w:tc>
        <w:tc>
          <w:tcPr>
            <w:tcW w:w="450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593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8.07×10</w:t>
            </w:r>
            <w:r w:rsidRPr="006734E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4</w:t>
            </w:r>
          </w:p>
        </w:tc>
      </w:tr>
      <w:tr w:rsidR="007E4922" w:rsidRPr="006734ED" w:rsidTr="007E4922">
        <w:trPr>
          <w:trHeight w:val="300"/>
        </w:trPr>
        <w:tc>
          <w:tcPr>
            <w:tcW w:w="2445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hsa04330: Notch signaling pathway</w:t>
            </w:r>
          </w:p>
        </w:tc>
        <w:tc>
          <w:tcPr>
            <w:tcW w:w="466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94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2.31×10</w:t>
            </w:r>
            <w:r w:rsidRPr="006734E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5</w:t>
            </w:r>
          </w:p>
        </w:tc>
        <w:tc>
          <w:tcPr>
            <w:tcW w:w="450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1.26×10</w:t>
            </w:r>
            <w:r w:rsidRPr="006734E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3</w:t>
            </w:r>
          </w:p>
        </w:tc>
      </w:tr>
      <w:tr w:rsidR="007E4922" w:rsidRPr="006734ED" w:rsidTr="007E4922">
        <w:trPr>
          <w:trHeight w:val="300"/>
        </w:trPr>
        <w:tc>
          <w:tcPr>
            <w:tcW w:w="2445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hsa05213: Endometrial cancer</w:t>
            </w:r>
          </w:p>
        </w:tc>
        <w:tc>
          <w:tcPr>
            <w:tcW w:w="466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94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4.97×10</w:t>
            </w:r>
            <w:r w:rsidRPr="006734E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5</w:t>
            </w:r>
          </w:p>
        </w:tc>
        <w:tc>
          <w:tcPr>
            <w:tcW w:w="450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1.81×10</w:t>
            </w:r>
            <w:r w:rsidRPr="006734E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3</w:t>
            </w:r>
          </w:p>
        </w:tc>
      </w:tr>
      <w:tr w:rsidR="007E4922" w:rsidRPr="006734ED" w:rsidTr="007E4922">
        <w:trPr>
          <w:trHeight w:val="300"/>
        </w:trPr>
        <w:tc>
          <w:tcPr>
            <w:tcW w:w="2445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 xml:space="preserve">hsa04520: </w:t>
            </w:r>
            <w:proofErr w:type="spellStart"/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Adherens</w:t>
            </w:r>
            <w:proofErr w:type="spellEnd"/>
            <w:r w:rsidRPr="006734ED">
              <w:rPr>
                <w:rFonts w:ascii="Times New Roman" w:hAnsi="Times New Roman" w:cs="Times New Roman"/>
                <w:sz w:val="24"/>
                <w:szCs w:val="24"/>
              </w:rPr>
              <w:t xml:space="preserve"> junction</w:t>
            </w:r>
          </w:p>
        </w:tc>
        <w:tc>
          <w:tcPr>
            <w:tcW w:w="466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94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1.24×10</w:t>
            </w:r>
            <w:r w:rsidRPr="006734E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4</w:t>
            </w:r>
          </w:p>
        </w:tc>
        <w:tc>
          <w:tcPr>
            <w:tcW w:w="450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3.37×10</w:t>
            </w:r>
            <w:r w:rsidRPr="006734E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3</w:t>
            </w:r>
          </w:p>
        </w:tc>
      </w:tr>
      <w:tr w:rsidR="007E4922" w:rsidRPr="006734ED" w:rsidTr="007E4922">
        <w:trPr>
          <w:trHeight w:val="300"/>
        </w:trPr>
        <w:tc>
          <w:tcPr>
            <w:tcW w:w="2445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hsa05100: Bacterial invasion of epithelial cells</w:t>
            </w:r>
          </w:p>
        </w:tc>
        <w:tc>
          <w:tcPr>
            <w:tcW w:w="466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94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5.64×10</w:t>
            </w:r>
            <w:r w:rsidRPr="006734E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4</w:t>
            </w:r>
          </w:p>
        </w:tc>
        <w:tc>
          <w:tcPr>
            <w:tcW w:w="450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03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12</w:t>
            </w:r>
          </w:p>
        </w:tc>
      </w:tr>
      <w:tr w:rsidR="007E4922" w:rsidRPr="006734ED" w:rsidTr="007E4922">
        <w:trPr>
          <w:trHeight w:val="300"/>
        </w:trPr>
        <w:tc>
          <w:tcPr>
            <w:tcW w:w="2445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 xml:space="preserve">hsa05412: </w:t>
            </w:r>
            <w:proofErr w:type="spellStart"/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Arrhythmogenic</w:t>
            </w:r>
            <w:proofErr w:type="spellEnd"/>
            <w:r w:rsidRPr="006734ED">
              <w:rPr>
                <w:rFonts w:ascii="Times New Roman" w:hAnsi="Times New Roman" w:cs="Times New Roman"/>
                <w:sz w:val="24"/>
                <w:szCs w:val="24"/>
              </w:rPr>
              <w:t xml:space="preserve"> right ventricular </w:t>
            </w:r>
            <w:proofErr w:type="spellStart"/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cardiomyopathy</w:t>
            </w:r>
            <w:proofErr w:type="spellEnd"/>
            <w:r w:rsidRPr="006734ED">
              <w:rPr>
                <w:rFonts w:ascii="Times New Roman" w:hAnsi="Times New Roman" w:cs="Times New Roman"/>
                <w:sz w:val="24"/>
                <w:szCs w:val="24"/>
              </w:rPr>
              <w:t xml:space="preserve"> (ARVC)</w:t>
            </w:r>
          </w:p>
        </w:tc>
        <w:tc>
          <w:tcPr>
            <w:tcW w:w="466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94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7.41×10</w:t>
            </w:r>
            <w:r w:rsidRPr="006734E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4</w:t>
            </w:r>
          </w:p>
        </w:tc>
        <w:tc>
          <w:tcPr>
            <w:tcW w:w="450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13</w:t>
            </w:r>
          </w:p>
        </w:tc>
      </w:tr>
      <w:tr w:rsidR="007E4922" w:rsidRPr="006734ED" w:rsidTr="007E4922">
        <w:trPr>
          <w:trHeight w:val="300"/>
        </w:trPr>
        <w:tc>
          <w:tcPr>
            <w:tcW w:w="2445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hsa05215: Prostate cancer</w:t>
            </w:r>
          </w:p>
        </w:tc>
        <w:tc>
          <w:tcPr>
            <w:tcW w:w="466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94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2.10×10</w:t>
            </w:r>
            <w:r w:rsidRPr="006734E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450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02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26</w:t>
            </w:r>
          </w:p>
        </w:tc>
      </w:tr>
      <w:tr w:rsidR="007E4922" w:rsidRPr="006734ED" w:rsidTr="007E4922">
        <w:trPr>
          <w:trHeight w:val="300"/>
        </w:trPr>
        <w:tc>
          <w:tcPr>
            <w:tcW w:w="2445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 xml:space="preserve">hsa04720: Long-term </w:t>
            </w:r>
            <w:proofErr w:type="spellStart"/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potentiation</w:t>
            </w:r>
            <w:proofErr w:type="spellEnd"/>
          </w:p>
        </w:tc>
        <w:tc>
          <w:tcPr>
            <w:tcW w:w="466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94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2.17×10</w:t>
            </w:r>
            <w:r w:rsidRPr="006734E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450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04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26</w:t>
            </w:r>
          </w:p>
        </w:tc>
      </w:tr>
      <w:tr w:rsidR="007E4922" w:rsidRPr="006734ED" w:rsidTr="007E4922">
        <w:trPr>
          <w:trHeight w:val="300"/>
        </w:trPr>
        <w:tc>
          <w:tcPr>
            <w:tcW w:w="2445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hsa05211: Renal cell carcinoma</w:t>
            </w:r>
          </w:p>
        </w:tc>
        <w:tc>
          <w:tcPr>
            <w:tcW w:w="466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94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2.17×10</w:t>
            </w:r>
            <w:r w:rsidRPr="006734E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450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03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26</w:t>
            </w:r>
          </w:p>
        </w:tc>
      </w:tr>
      <w:tr w:rsidR="007E4922" w:rsidRPr="006734ED" w:rsidTr="007E4922">
        <w:trPr>
          <w:trHeight w:val="300"/>
        </w:trPr>
        <w:tc>
          <w:tcPr>
            <w:tcW w:w="2445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hsa04270: Vascular smooth muscle contraction</w:t>
            </w:r>
          </w:p>
        </w:tc>
        <w:tc>
          <w:tcPr>
            <w:tcW w:w="466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94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3.09×10</w:t>
            </w:r>
            <w:r w:rsidRPr="006734E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6</w:t>
            </w:r>
          </w:p>
        </w:tc>
        <w:tc>
          <w:tcPr>
            <w:tcW w:w="450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593" w:type="pct"/>
            <w:shd w:val="clear" w:color="auto" w:fill="auto"/>
            <w:noWrap/>
            <w:vAlign w:val="center"/>
            <w:hideMark/>
          </w:tcPr>
          <w:p w:rsidR="007E4922" w:rsidRPr="006734ED" w:rsidRDefault="007E4922" w:rsidP="007E4922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6734ED">
              <w:rPr>
                <w:rFonts w:ascii="Times New Roman" w:hAnsi="Times New Roman" w:cs="Times New Roman"/>
                <w:sz w:val="24"/>
                <w:szCs w:val="24"/>
              </w:rPr>
              <w:t>0.034</w:t>
            </w:r>
          </w:p>
        </w:tc>
      </w:tr>
    </w:tbl>
    <w:p w:rsidR="007E4922" w:rsidRPr="006734ED" w:rsidRDefault="00D8734E" w:rsidP="007E4922">
      <w:pPr>
        <w:spacing w:before="120"/>
        <w:rPr>
          <w:rFonts w:ascii="Times New Roman" w:eastAsiaTheme="minorEastAsia" w:hAnsi="Times New Roman" w:cs="Times New Roman"/>
        </w:rPr>
      </w:pPr>
      <w:proofErr w:type="spellStart"/>
      <w:r w:rsidRPr="006734ED">
        <w:rPr>
          <w:rFonts w:ascii="Times New Roman" w:hAnsi="Times New Roman" w:cs="Times New Roman"/>
          <w:vertAlign w:val="superscript"/>
        </w:rPr>
        <w:t>a</w:t>
      </w:r>
      <w:r w:rsidRPr="006734ED">
        <w:rPr>
          <w:rFonts w:ascii="Times New Roman" w:hAnsi="Times New Roman" w:cs="Times New Roman"/>
        </w:rPr>
        <w:t>The</w:t>
      </w:r>
      <w:proofErr w:type="spellEnd"/>
      <w:r w:rsidRPr="006734ED">
        <w:rPr>
          <w:rFonts w:ascii="Times New Roman" w:hAnsi="Times New Roman" w:cs="Times New Roman"/>
        </w:rPr>
        <w:t xml:space="preserve"> total number of genes in the pathway</w:t>
      </w:r>
      <w:r w:rsidR="00637E13" w:rsidRPr="006734ED">
        <w:rPr>
          <w:rFonts w:ascii="Times New Roman" w:hAnsi="Times New Roman" w:cs="Times New Roman"/>
        </w:rPr>
        <w:t>.</w:t>
      </w:r>
      <w:r w:rsidRPr="006734ED">
        <w:rPr>
          <w:rFonts w:ascii="Times New Roman" w:hAnsi="Times New Roman" w:cs="Times New Roman"/>
        </w:rPr>
        <w:br/>
      </w:r>
      <w:proofErr w:type="spellStart"/>
      <w:r w:rsidRPr="006734ED">
        <w:rPr>
          <w:rFonts w:ascii="Times New Roman" w:hAnsi="Times New Roman" w:cs="Times New Roman"/>
          <w:vertAlign w:val="superscript"/>
        </w:rPr>
        <w:t>b</w:t>
      </w:r>
      <w:r w:rsidRPr="006734ED">
        <w:rPr>
          <w:rFonts w:ascii="Times New Roman" w:hAnsi="Times New Roman" w:cs="Times New Roman"/>
        </w:rPr>
        <w:t>The</w:t>
      </w:r>
      <w:proofErr w:type="spellEnd"/>
      <w:r w:rsidRPr="006734ED">
        <w:rPr>
          <w:rFonts w:ascii="Times New Roman" w:hAnsi="Times New Roman" w:cs="Times New Roman"/>
        </w:rPr>
        <w:t xml:space="preserve"> number of module genes</w:t>
      </w:r>
      <w:r w:rsidR="00637E13" w:rsidRPr="006734ED">
        <w:rPr>
          <w:rFonts w:ascii="Times New Roman" w:hAnsi="Times New Roman" w:cs="Times New Roman"/>
        </w:rPr>
        <w:t xml:space="preserve"> observed in the pathway.</w:t>
      </w:r>
      <w:r w:rsidR="00C76F07" w:rsidRPr="006734ED">
        <w:rPr>
          <w:rFonts w:ascii="Times New Roman" w:hAnsi="Times New Roman" w:cs="Times New Roman"/>
        </w:rPr>
        <w:br/>
      </w:r>
      <w:proofErr w:type="spellStart"/>
      <w:r w:rsidR="00C76F07" w:rsidRPr="006734ED">
        <w:rPr>
          <w:rFonts w:ascii="Times New Roman" w:hAnsi="Times New Roman" w:cs="Times New Roman"/>
          <w:vertAlign w:val="superscript"/>
        </w:rPr>
        <w:t>c</w:t>
      </w:r>
      <w:r w:rsidR="00C76F07" w:rsidRPr="006734ED">
        <w:rPr>
          <w:rFonts w:ascii="Times New Roman" w:hAnsi="Times New Roman" w:cs="Times New Roman"/>
        </w:rPr>
        <w:t>The</w:t>
      </w:r>
      <w:proofErr w:type="spellEnd"/>
      <w:r w:rsidR="00C76F07" w:rsidRPr="006734ED">
        <w:rPr>
          <w:rFonts w:ascii="Times New Roman" w:hAnsi="Times New Roman" w:cs="Times New Roman"/>
        </w:rPr>
        <w:t xml:space="preserve"> empirical P value of the pathway (see text).</w:t>
      </w:r>
      <w:r w:rsidRPr="006734ED">
        <w:rPr>
          <w:rFonts w:ascii="Times New Roman" w:hAnsi="Times New Roman" w:cs="Times New Roman"/>
        </w:rPr>
        <w:br/>
      </w:r>
      <w:proofErr w:type="spellStart"/>
      <w:r w:rsidR="00C76F07" w:rsidRPr="006734ED">
        <w:rPr>
          <w:rFonts w:ascii="Times New Roman" w:hAnsi="Times New Roman" w:cs="Times New Roman"/>
          <w:vertAlign w:val="superscript"/>
        </w:rPr>
        <w:t>d</w:t>
      </w:r>
      <w:r w:rsidR="007E4922" w:rsidRPr="006734ED">
        <w:rPr>
          <w:rFonts w:ascii="Times New Roman" w:hAnsi="Times New Roman" w:cs="Times New Roman"/>
          <w:i/>
        </w:rPr>
        <w:t>P</w:t>
      </w:r>
      <w:proofErr w:type="spellEnd"/>
      <w:r w:rsidR="007E4922" w:rsidRPr="006734ED">
        <w:rPr>
          <w:rFonts w:ascii="Times New Roman" w:hAnsi="Times New Roman" w:cs="Times New Roman"/>
        </w:rPr>
        <w:t xml:space="preserve"> values adjusted by </w:t>
      </w:r>
      <w:proofErr w:type="spellStart"/>
      <w:r w:rsidR="007E4922" w:rsidRPr="006734ED">
        <w:rPr>
          <w:rFonts w:ascii="Times New Roman" w:eastAsiaTheme="minorEastAsia" w:hAnsi="Times New Roman" w:cs="Times New Roman"/>
        </w:rPr>
        <w:t>Benjamini</w:t>
      </w:r>
      <w:proofErr w:type="spellEnd"/>
      <w:r w:rsidR="007E4922" w:rsidRPr="006734ED">
        <w:rPr>
          <w:rFonts w:ascii="Times New Roman" w:eastAsiaTheme="minorEastAsia" w:hAnsi="Times New Roman" w:cs="Times New Roman"/>
        </w:rPr>
        <w:t xml:space="preserve"> &amp; Hochberg (BH) method </w:t>
      </w:r>
      <w:r w:rsidR="00FF6CD1" w:rsidRPr="006734ED">
        <w:rPr>
          <w:rFonts w:ascii="Times New Roman" w:eastAsiaTheme="minorEastAsia" w:hAnsi="Times New Roman" w:cs="Times New Roman"/>
        </w:rPr>
        <w:fldChar w:fldCharType="begin"/>
      </w:r>
      <w:r w:rsidR="007E4922" w:rsidRPr="006734ED">
        <w:rPr>
          <w:rFonts w:ascii="Times New Roman" w:eastAsiaTheme="minorEastAsia" w:hAnsi="Times New Roman" w:cs="Times New Roman"/>
        </w:rPr>
        <w:instrText xml:space="preserve"> ADDIN EN.CITE &lt;EndNote&gt;&lt;Cite&gt;&lt;Author&gt;Benjamini&lt;/Author&gt;&lt;Year&gt;1995&lt;/Year&gt;&lt;RecNum&gt;45&lt;/RecNum&gt;&lt;record&gt;&lt;rec-number&gt;45&lt;/rec-number&gt;&lt;foreign-keys&gt;&lt;key app="EN" db-id="sfefwxv02ts2d4epfet5zdvodv2stfd2dtpv"&gt;45&lt;/key&gt;&lt;/foreign-keys&gt;&lt;ref-type name="Journal Article"&gt;17&lt;/ref-type&gt;&lt;contributors&gt;&lt;authors&gt;&lt;author&gt;Benjamini, Yoav&lt;/author&gt;&lt;author&gt;Hochberg, Yosef&lt;/author&gt;&lt;/authors&gt;&lt;/contributors&gt;&lt;titles&gt;&lt;title&gt;Controlling the false discovery rate: a practical and powerful approach to multiple testing&lt;/title&gt;&lt;secondary-title&gt;J. Roy. Statist. Soc. Ser. B&lt;/secondary-title&gt;&lt;/titles&gt;&lt;periodical&gt;&lt;full-title&gt;J. Roy. Statist. Soc. Ser. B&lt;/full-title&gt;&lt;/periodical&gt;&lt;pages&gt;289-300&lt;/pages&gt;&lt;volume&gt;57&lt;/volume&gt;&lt;number&gt;1&lt;/number&gt;&lt;keywords&gt;&lt;keyword&gt;multiple-testing&lt;/keyword&gt;&lt;keyword&gt;significance&lt;/keyword&gt;&lt;/keywords&gt;&lt;dates&gt;&lt;year&gt;1995&lt;/year&gt;&lt;/dates&gt;&lt;publisher&gt;Blackwell Publishing for the Royal Statistical Society&lt;/publisher&gt;&lt;isbn&gt;00359246&lt;/isbn&gt;&lt;urls&gt;&lt;related-urls&gt;&lt;url&gt;http://dx.doi.org/10.2307/2346101&lt;/url&gt;&lt;/related-urls&gt;&lt;/urls&gt;&lt;electronic-resource-num&gt;citeulike-article-id:1042553&lt;/electronic-resource-num&gt;&lt;/record&gt;&lt;/Cite&gt;&lt;/EndNote&gt;</w:instrText>
      </w:r>
      <w:r w:rsidR="00FF6CD1" w:rsidRPr="006734ED">
        <w:rPr>
          <w:rFonts w:ascii="Times New Roman" w:eastAsiaTheme="minorEastAsia" w:hAnsi="Times New Roman" w:cs="Times New Roman"/>
        </w:rPr>
        <w:fldChar w:fldCharType="separate"/>
      </w:r>
      <w:r w:rsidR="007E4922" w:rsidRPr="006734ED">
        <w:rPr>
          <w:rFonts w:ascii="Times New Roman" w:eastAsiaTheme="minorEastAsia" w:hAnsi="Times New Roman" w:cs="Times New Roman"/>
          <w:noProof/>
        </w:rPr>
        <w:t>[1]</w:t>
      </w:r>
      <w:r w:rsidR="00FF6CD1" w:rsidRPr="006734ED">
        <w:rPr>
          <w:rFonts w:ascii="Times New Roman" w:eastAsiaTheme="minorEastAsia" w:hAnsi="Times New Roman" w:cs="Times New Roman"/>
        </w:rPr>
        <w:fldChar w:fldCharType="end"/>
      </w:r>
      <w:r w:rsidR="007E4922" w:rsidRPr="006734ED">
        <w:rPr>
          <w:rFonts w:ascii="Times New Roman" w:eastAsiaTheme="minorEastAsia" w:hAnsi="Times New Roman" w:cs="Times New Roman"/>
        </w:rPr>
        <w:t xml:space="preserve">. </w:t>
      </w:r>
    </w:p>
    <w:p w:rsidR="005A7517" w:rsidRPr="006734ED" w:rsidRDefault="005A7517">
      <w:pPr>
        <w:rPr>
          <w:rFonts w:ascii="Times New Roman" w:hAnsi="Times New Roman" w:cs="Times New Roman"/>
        </w:rPr>
      </w:pPr>
    </w:p>
    <w:p w:rsidR="005A7517" w:rsidRPr="006734ED" w:rsidRDefault="005A7517">
      <w:pPr>
        <w:rPr>
          <w:rFonts w:ascii="Times New Roman" w:hAnsi="Times New Roman" w:cs="Times New Roman"/>
        </w:rPr>
      </w:pPr>
      <w:r w:rsidRPr="006734ED">
        <w:rPr>
          <w:rFonts w:ascii="Times New Roman" w:hAnsi="Times New Roman" w:cs="Times New Roman"/>
        </w:rPr>
        <w:t>Reference</w:t>
      </w:r>
    </w:p>
    <w:p w:rsidR="00F208BC" w:rsidRPr="006734ED" w:rsidRDefault="00FF6CD1" w:rsidP="00F208BC">
      <w:pPr>
        <w:spacing w:after="0" w:line="240" w:lineRule="auto"/>
        <w:ind w:left="280" w:hanging="280"/>
        <w:rPr>
          <w:rFonts w:ascii="Times New Roman" w:hAnsi="Times New Roman" w:cs="Times New Roman"/>
          <w:noProof/>
        </w:rPr>
      </w:pPr>
      <w:r w:rsidRPr="006734ED">
        <w:rPr>
          <w:rFonts w:ascii="Times New Roman" w:hAnsi="Times New Roman" w:cs="Times New Roman"/>
        </w:rPr>
        <w:fldChar w:fldCharType="begin"/>
      </w:r>
      <w:r w:rsidR="005A7517" w:rsidRPr="006734ED">
        <w:rPr>
          <w:rFonts w:ascii="Times New Roman" w:hAnsi="Times New Roman" w:cs="Times New Roman"/>
        </w:rPr>
        <w:instrText xml:space="preserve"> ADDIN EN.REFLIST </w:instrText>
      </w:r>
      <w:r w:rsidRPr="006734ED">
        <w:rPr>
          <w:rFonts w:ascii="Times New Roman" w:hAnsi="Times New Roman" w:cs="Times New Roman"/>
        </w:rPr>
        <w:fldChar w:fldCharType="separate"/>
      </w:r>
      <w:r w:rsidR="00F208BC" w:rsidRPr="006734ED">
        <w:rPr>
          <w:rFonts w:ascii="Times New Roman" w:hAnsi="Times New Roman" w:cs="Times New Roman"/>
          <w:noProof/>
        </w:rPr>
        <w:t>1. Benjamini Y, Hochberg Y (1995) Controlling the false discovery rate: a practical and powerful approach to multiple testing. J Roy Statist Soc Ser B 57: 289-300.</w:t>
      </w:r>
    </w:p>
    <w:p w:rsidR="00F208BC" w:rsidRPr="006734ED" w:rsidRDefault="00F208BC" w:rsidP="00F208BC">
      <w:pPr>
        <w:spacing w:after="0" w:line="240" w:lineRule="auto"/>
        <w:ind w:left="280" w:hanging="280"/>
        <w:rPr>
          <w:rFonts w:ascii="Times New Roman" w:hAnsi="Times New Roman" w:cs="Times New Roman"/>
          <w:noProof/>
        </w:rPr>
      </w:pPr>
    </w:p>
    <w:p w:rsidR="00745CBB" w:rsidRPr="006734ED" w:rsidRDefault="00FF6CD1" w:rsidP="00396AD0">
      <w:pPr>
        <w:spacing w:after="0" w:line="240" w:lineRule="auto"/>
        <w:rPr>
          <w:rFonts w:ascii="Times New Roman" w:hAnsi="Times New Roman" w:cs="Times New Roman"/>
        </w:rPr>
      </w:pPr>
      <w:r w:rsidRPr="006734ED">
        <w:rPr>
          <w:rFonts w:ascii="Times New Roman" w:hAnsi="Times New Roman" w:cs="Times New Roman"/>
        </w:rPr>
        <w:fldChar w:fldCharType="end"/>
      </w:r>
    </w:p>
    <w:sectPr w:rsidR="00745CBB" w:rsidRPr="006734ED" w:rsidSect="0042386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characterSpacingControl w:val="doNotCompress"/>
  <w:compat/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plos2009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288&lt;/HangingIndent&gt;&lt;LineSpacing&gt;0&lt;/LineSpacing&gt;&lt;SpaceAfter&gt;0&lt;/SpaceAfter&gt;&lt;/ENLayout&gt;"/>
    <w:docVar w:name="EN.Libraries" w:val="&lt;ENLibraries&gt;&lt;Libraries&gt;&lt;item&gt;dmGWAS_SZ_slim.enl&lt;/item&gt;&lt;/Libraries&gt;&lt;/ENLibraries&gt;"/>
  </w:docVars>
  <w:rsids>
    <w:rsidRoot w:val="006420D3"/>
    <w:rsid w:val="00004511"/>
    <w:rsid w:val="000070CA"/>
    <w:rsid w:val="00007B7D"/>
    <w:rsid w:val="00010773"/>
    <w:rsid w:val="00013954"/>
    <w:rsid w:val="000151F0"/>
    <w:rsid w:val="00032AC6"/>
    <w:rsid w:val="00047114"/>
    <w:rsid w:val="000513F5"/>
    <w:rsid w:val="00051AE8"/>
    <w:rsid w:val="0005500B"/>
    <w:rsid w:val="00055FDB"/>
    <w:rsid w:val="00057189"/>
    <w:rsid w:val="000606D3"/>
    <w:rsid w:val="00060768"/>
    <w:rsid w:val="0006094B"/>
    <w:rsid w:val="0006249E"/>
    <w:rsid w:val="00065609"/>
    <w:rsid w:val="000732F3"/>
    <w:rsid w:val="00073652"/>
    <w:rsid w:val="000740AA"/>
    <w:rsid w:val="000814EB"/>
    <w:rsid w:val="000852F0"/>
    <w:rsid w:val="00085DB5"/>
    <w:rsid w:val="0009054D"/>
    <w:rsid w:val="00093858"/>
    <w:rsid w:val="00093C9A"/>
    <w:rsid w:val="00096001"/>
    <w:rsid w:val="000974DE"/>
    <w:rsid w:val="0009766C"/>
    <w:rsid w:val="000A37B9"/>
    <w:rsid w:val="000A66F9"/>
    <w:rsid w:val="000B3840"/>
    <w:rsid w:val="000B470F"/>
    <w:rsid w:val="000B5287"/>
    <w:rsid w:val="000C28FF"/>
    <w:rsid w:val="000C3587"/>
    <w:rsid w:val="000C6C09"/>
    <w:rsid w:val="000D38CD"/>
    <w:rsid w:val="000D4BFD"/>
    <w:rsid w:val="000D634C"/>
    <w:rsid w:val="000D73D2"/>
    <w:rsid w:val="000E789A"/>
    <w:rsid w:val="000F0F01"/>
    <w:rsid w:val="000F684E"/>
    <w:rsid w:val="00110664"/>
    <w:rsid w:val="00111481"/>
    <w:rsid w:val="00113972"/>
    <w:rsid w:val="00113A24"/>
    <w:rsid w:val="00113E14"/>
    <w:rsid w:val="001153A3"/>
    <w:rsid w:val="00115469"/>
    <w:rsid w:val="00126B2B"/>
    <w:rsid w:val="001306E8"/>
    <w:rsid w:val="00132D91"/>
    <w:rsid w:val="00133C62"/>
    <w:rsid w:val="00144B1F"/>
    <w:rsid w:val="001451E2"/>
    <w:rsid w:val="00154955"/>
    <w:rsid w:val="0016119B"/>
    <w:rsid w:val="00162BD7"/>
    <w:rsid w:val="001642BD"/>
    <w:rsid w:val="0016483B"/>
    <w:rsid w:val="00165080"/>
    <w:rsid w:val="00165911"/>
    <w:rsid w:val="0017141C"/>
    <w:rsid w:val="001726BB"/>
    <w:rsid w:val="00172774"/>
    <w:rsid w:val="00175495"/>
    <w:rsid w:val="0017701A"/>
    <w:rsid w:val="00183597"/>
    <w:rsid w:val="00183904"/>
    <w:rsid w:val="00185D21"/>
    <w:rsid w:val="00186952"/>
    <w:rsid w:val="00187791"/>
    <w:rsid w:val="001879C1"/>
    <w:rsid w:val="00190334"/>
    <w:rsid w:val="0019322B"/>
    <w:rsid w:val="0019508C"/>
    <w:rsid w:val="0019729E"/>
    <w:rsid w:val="00197371"/>
    <w:rsid w:val="001A036B"/>
    <w:rsid w:val="001A4612"/>
    <w:rsid w:val="001A690C"/>
    <w:rsid w:val="001A73BC"/>
    <w:rsid w:val="001A7FFA"/>
    <w:rsid w:val="001B05D2"/>
    <w:rsid w:val="001B4775"/>
    <w:rsid w:val="001B6808"/>
    <w:rsid w:val="001C56FE"/>
    <w:rsid w:val="001D3738"/>
    <w:rsid w:val="001E002A"/>
    <w:rsid w:val="001E2669"/>
    <w:rsid w:val="001E30A8"/>
    <w:rsid w:val="001E4CFF"/>
    <w:rsid w:val="001E6505"/>
    <w:rsid w:val="001F00C5"/>
    <w:rsid w:val="001F02C6"/>
    <w:rsid w:val="001F0FE5"/>
    <w:rsid w:val="001F1308"/>
    <w:rsid w:val="001F4045"/>
    <w:rsid w:val="001F5393"/>
    <w:rsid w:val="001F581B"/>
    <w:rsid w:val="001F7A0D"/>
    <w:rsid w:val="00202593"/>
    <w:rsid w:val="002057DC"/>
    <w:rsid w:val="00205EBE"/>
    <w:rsid w:val="002104A9"/>
    <w:rsid w:val="00212135"/>
    <w:rsid w:val="002246A0"/>
    <w:rsid w:val="00226377"/>
    <w:rsid w:val="00226B79"/>
    <w:rsid w:val="0022770F"/>
    <w:rsid w:val="00231BCD"/>
    <w:rsid w:val="00231CF8"/>
    <w:rsid w:val="00231EDA"/>
    <w:rsid w:val="00240ACF"/>
    <w:rsid w:val="00241717"/>
    <w:rsid w:val="00250EF7"/>
    <w:rsid w:val="0025255E"/>
    <w:rsid w:val="002557A1"/>
    <w:rsid w:val="00262702"/>
    <w:rsid w:val="00262945"/>
    <w:rsid w:val="002657CE"/>
    <w:rsid w:val="00267C9F"/>
    <w:rsid w:val="00270BE9"/>
    <w:rsid w:val="002724C4"/>
    <w:rsid w:val="002740A1"/>
    <w:rsid w:val="00275CC5"/>
    <w:rsid w:val="00276D98"/>
    <w:rsid w:val="00283554"/>
    <w:rsid w:val="002860CE"/>
    <w:rsid w:val="0029265D"/>
    <w:rsid w:val="00292E52"/>
    <w:rsid w:val="0029713A"/>
    <w:rsid w:val="002A0E96"/>
    <w:rsid w:val="002A13E1"/>
    <w:rsid w:val="002A4263"/>
    <w:rsid w:val="002A4707"/>
    <w:rsid w:val="002A51F3"/>
    <w:rsid w:val="002A659A"/>
    <w:rsid w:val="002B07C1"/>
    <w:rsid w:val="002B4884"/>
    <w:rsid w:val="002C2605"/>
    <w:rsid w:val="002C2766"/>
    <w:rsid w:val="002C3A48"/>
    <w:rsid w:val="002C3E20"/>
    <w:rsid w:val="002C4D94"/>
    <w:rsid w:val="002D393C"/>
    <w:rsid w:val="002D6DA4"/>
    <w:rsid w:val="002D786C"/>
    <w:rsid w:val="002E01D8"/>
    <w:rsid w:val="002E30C8"/>
    <w:rsid w:val="002E7711"/>
    <w:rsid w:val="002E7BD8"/>
    <w:rsid w:val="002F089C"/>
    <w:rsid w:val="0030134F"/>
    <w:rsid w:val="00307F3F"/>
    <w:rsid w:val="00315426"/>
    <w:rsid w:val="00315E3F"/>
    <w:rsid w:val="0032157D"/>
    <w:rsid w:val="0032200A"/>
    <w:rsid w:val="00322893"/>
    <w:rsid w:val="003233F3"/>
    <w:rsid w:val="00330A5E"/>
    <w:rsid w:val="00332B99"/>
    <w:rsid w:val="003345CB"/>
    <w:rsid w:val="003346E6"/>
    <w:rsid w:val="00335636"/>
    <w:rsid w:val="003367A4"/>
    <w:rsid w:val="00337FBF"/>
    <w:rsid w:val="00343E71"/>
    <w:rsid w:val="00344E4A"/>
    <w:rsid w:val="00351A6C"/>
    <w:rsid w:val="00351B56"/>
    <w:rsid w:val="0035433A"/>
    <w:rsid w:val="00354FAD"/>
    <w:rsid w:val="00357398"/>
    <w:rsid w:val="00360E47"/>
    <w:rsid w:val="0036282E"/>
    <w:rsid w:val="00363FB6"/>
    <w:rsid w:val="003647F4"/>
    <w:rsid w:val="00370E38"/>
    <w:rsid w:val="003746B2"/>
    <w:rsid w:val="0038178A"/>
    <w:rsid w:val="00381BEB"/>
    <w:rsid w:val="003856C7"/>
    <w:rsid w:val="00386C2D"/>
    <w:rsid w:val="00395236"/>
    <w:rsid w:val="00396AD0"/>
    <w:rsid w:val="00397892"/>
    <w:rsid w:val="003A08A6"/>
    <w:rsid w:val="003A1E46"/>
    <w:rsid w:val="003A4E67"/>
    <w:rsid w:val="003B1B90"/>
    <w:rsid w:val="003B2FA4"/>
    <w:rsid w:val="003D2DAB"/>
    <w:rsid w:val="003D368F"/>
    <w:rsid w:val="003D4DE7"/>
    <w:rsid w:val="003D4E2B"/>
    <w:rsid w:val="003F04B8"/>
    <w:rsid w:val="003F1C52"/>
    <w:rsid w:val="003F3390"/>
    <w:rsid w:val="003F3A54"/>
    <w:rsid w:val="00402198"/>
    <w:rsid w:val="00404CD1"/>
    <w:rsid w:val="004110BE"/>
    <w:rsid w:val="00414E97"/>
    <w:rsid w:val="00421F9B"/>
    <w:rsid w:val="00424269"/>
    <w:rsid w:val="00425881"/>
    <w:rsid w:val="00426C33"/>
    <w:rsid w:val="004311DC"/>
    <w:rsid w:val="00431B7E"/>
    <w:rsid w:val="004329FB"/>
    <w:rsid w:val="00436E19"/>
    <w:rsid w:val="00437232"/>
    <w:rsid w:val="00437787"/>
    <w:rsid w:val="00440B74"/>
    <w:rsid w:val="00440D35"/>
    <w:rsid w:val="00443D1E"/>
    <w:rsid w:val="004456C3"/>
    <w:rsid w:val="004463D6"/>
    <w:rsid w:val="004468B4"/>
    <w:rsid w:val="00446E65"/>
    <w:rsid w:val="00447F90"/>
    <w:rsid w:val="00450C77"/>
    <w:rsid w:val="00454DCF"/>
    <w:rsid w:val="004562B5"/>
    <w:rsid w:val="0046350A"/>
    <w:rsid w:val="00464AE6"/>
    <w:rsid w:val="00465E5C"/>
    <w:rsid w:val="004671D3"/>
    <w:rsid w:val="0047038C"/>
    <w:rsid w:val="00472D39"/>
    <w:rsid w:val="004765CD"/>
    <w:rsid w:val="00477287"/>
    <w:rsid w:val="00480987"/>
    <w:rsid w:val="004826A3"/>
    <w:rsid w:val="004835CB"/>
    <w:rsid w:val="004845AF"/>
    <w:rsid w:val="0049267E"/>
    <w:rsid w:val="00494F02"/>
    <w:rsid w:val="004973EE"/>
    <w:rsid w:val="004A079D"/>
    <w:rsid w:val="004A24FA"/>
    <w:rsid w:val="004A7F6F"/>
    <w:rsid w:val="004B0D10"/>
    <w:rsid w:val="004C4F97"/>
    <w:rsid w:val="004C5261"/>
    <w:rsid w:val="004D0AD7"/>
    <w:rsid w:val="004D2A76"/>
    <w:rsid w:val="004E1CB0"/>
    <w:rsid w:val="004E2452"/>
    <w:rsid w:val="004E501B"/>
    <w:rsid w:val="004F0EA5"/>
    <w:rsid w:val="004F1F09"/>
    <w:rsid w:val="004F33FC"/>
    <w:rsid w:val="004F47A5"/>
    <w:rsid w:val="00503977"/>
    <w:rsid w:val="00512000"/>
    <w:rsid w:val="0051299E"/>
    <w:rsid w:val="005145C9"/>
    <w:rsid w:val="00516D69"/>
    <w:rsid w:val="00520D45"/>
    <w:rsid w:val="00521182"/>
    <w:rsid w:val="00521A6D"/>
    <w:rsid w:val="00527DB2"/>
    <w:rsid w:val="00530C9D"/>
    <w:rsid w:val="005340B4"/>
    <w:rsid w:val="005415D7"/>
    <w:rsid w:val="00542CCF"/>
    <w:rsid w:val="00543AEE"/>
    <w:rsid w:val="0054408B"/>
    <w:rsid w:val="00545B1D"/>
    <w:rsid w:val="00546B6C"/>
    <w:rsid w:val="00546CA7"/>
    <w:rsid w:val="00550446"/>
    <w:rsid w:val="005549C6"/>
    <w:rsid w:val="00561A6C"/>
    <w:rsid w:val="00563DD7"/>
    <w:rsid w:val="00563FA2"/>
    <w:rsid w:val="00564AA2"/>
    <w:rsid w:val="005706A6"/>
    <w:rsid w:val="00573767"/>
    <w:rsid w:val="00574562"/>
    <w:rsid w:val="005765B2"/>
    <w:rsid w:val="00590E4E"/>
    <w:rsid w:val="00593911"/>
    <w:rsid w:val="005A3858"/>
    <w:rsid w:val="005A4574"/>
    <w:rsid w:val="005A5013"/>
    <w:rsid w:val="005A7517"/>
    <w:rsid w:val="005B0CBB"/>
    <w:rsid w:val="005B2865"/>
    <w:rsid w:val="005B69DC"/>
    <w:rsid w:val="005B7920"/>
    <w:rsid w:val="005C23A5"/>
    <w:rsid w:val="005C752D"/>
    <w:rsid w:val="005D5FF2"/>
    <w:rsid w:val="005D68CC"/>
    <w:rsid w:val="005D77B9"/>
    <w:rsid w:val="005E363C"/>
    <w:rsid w:val="005E4B71"/>
    <w:rsid w:val="005E6791"/>
    <w:rsid w:val="005E6B7D"/>
    <w:rsid w:val="005F33CA"/>
    <w:rsid w:val="005F46CD"/>
    <w:rsid w:val="005F54FB"/>
    <w:rsid w:val="005F7025"/>
    <w:rsid w:val="005F7A3D"/>
    <w:rsid w:val="0060054F"/>
    <w:rsid w:val="00601A20"/>
    <w:rsid w:val="00610CEE"/>
    <w:rsid w:val="00612197"/>
    <w:rsid w:val="00613674"/>
    <w:rsid w:val="006145A2"/>
    <w:rsid w:val="00617F66"/>
    <w:rsid w:val="00623500"/>
    <w:rsid w:val="0062585A"/>
    <w:rsid w:val="00625C9B"/>
    <w:rsid w:val="006261C6"/>
    <w:rsid w:val="00630E2E"/>
    <w:rsid w:val="00631453"/>
    <w:rsid w:val="0063190A"/>
    <w:rsid w:val="00631A2C"/>
    <w:rsid w:val="00634FAF"/>
    <w:rsid w:val="00637E13"/>
    <w:rsid w:val="006420D3"/>
    <w:rsid w:val="0064419F"/>
    <w:rsid w:val="00651035"/>
    <w:rsid w:val="00651E08"/>
    <w:rsid w:val="0065410A"/>
    <w:rsid w:val="006542E3"/>
    <w:rsid w:val="0066240A"/>
    <w:rsid w:val="0066351D"/>
    <w:rsid w:val="00667E36"/>
    <w:rsid w:val="006714A4"/>
    <w:rsid w:val="0067227B"/>
    <w:rsid w:val="006734ED"/>
    <w:rsid w:val="00674AD9"/>
    <w:rsid w:val="006769EE"/>
    <w:rsid w:val="00676B3D"/>
    <w:rsid w:val="0068560C"/>
    <w:rsid w:val="006935A3"/>
    <w:rsid w:val="00696596"/>
    <w:rsid w:val="00697769"/>
    <w:rsid w:val="006A0C99"/>
    <w:rsid w:val="006A1D0F"/>
    <w:rsid w:val="006A2882"/>
    <w:rsid w:val="006A5900"/>
    <w:rsid w:val="006B2181"/>
    <w:rsid w:val="006B4B71"/>
    <w:rsid w:val="006B5101"/>
    <w:rsid w:val="006B5C68"/>
    <w:rsid w:val="006C1F8A"/>
    <w:rsid w:val="006D624D"/>
    <w:rsid w:val="006D6EAA"/>
    <w:rsid w:val="006E00EC"/>
    <w:rsid w:val="006E1414"/>
    <w:rsid w:val="006E1F9D"/>
    <w:rsid w:val="006E285E"/>
    <w:rsid w:val="006E5A4B"/>
    <w:rsid w:val="006E6165"/>
    <w:rsid w:val="006F1A19"/>
    <w:rsid w:val="006F1EE1"/>
    <w:rsid w:val="006F3E80"/>
    <w:rsid w:val="006F779A"/>
    <w:rsid w:val="00707594"/>
    <w:rsid w:val="0072048A"/>
    <w:rsid w:val="00721B4C"/>
    <w:rsid w:val="00723CA2"/>
    <w:rsid w:val="007249D3"/>
    <w:rsid w:val="00725393"/>
    <w:rsid w:val="007276A5"/>
    <w:rsid w:val="00731489"/>
    <w:rsid w:val="00731D61"/>
    <w:rsid w:val="00733F8E"/>
    <w:rsid w:val="00734899"/>
    <w:rsid w:val="00736F3B"/>
    <w:rsid w:val="00741922"/>
    <w:rsid w:val="00745CBB"/>
    <w:rsid w:val="00750BCA"/>
    <w:rsid w:val="00750CCC"/>
    <w:rsid w:val="0075428B"/>
    <w:rsid w:val="00756DDF"/>
    <w:rsid w:val="00770E93"/>
    <w:rsid w:val="00776F23"/>
    <w:rsid w:val="007816E3"/>
    <w:rsid w:val="00787B69"/>
    <w:rsid w:val="00794286"/>
    <w:rsid w:val="00796478"/>
    <w:rsid w:val="007A52AF"/>
    <w:rsid w:val="007A5475"/>
    <w:rsid w:val="007A7390"/>
    <w:rsid w:val="007B0D12"/>
    <w:rsid w:val="007B5911"/>
    <w:rsid w:val="007B767E"/>
    <w:rsid w:val="007C3946"/>
    <w:rsid w:val="007C50B1"/>
    <w:rsid w:val="007D0BFC"/>
    <w:rsid w:val="007D0F6E"/>
    <w:rsid w:val="007D610A"/>
    <w:rsid w:val="007E3E1D"/>
    <w:rsid w:val="007E4922"/>
    <w:rsid w:val="007E6650"/>
    <w:rsid w:val="007F3799"/>
    <w:rsid w:val="007F3D58"/>
    <w:rsid w:val="007F6CAC"/>
    <w:rsid w:val="007F751C"/>
    <w:rsid w:val="0080123C"/>
    <w:rsid w:val="008046C2"/>
    <w:rsid w:val="00804AEF"/>
    <w:rsid w:val="00804F2D"/>
    <w:rsid w:val="00821992"/>
    <w:rsid w:val="008224A1"/>
    <w:rsid w:val="008253C5"/>
    <w:rsid w:val="008272EC"/>
    <w:rsid w:val="00827374"/>
    <w:rsid w:val="00831C9E"/>
    <w:rsid w:val="008330A5"/>
    <w:rsid w:val="00837A89"/>
    <w:rsid w:val="008412A0"/>
    <w:rsid w:val="00842A76"/>
    <w:rsid w:val="00843AEF"/>
    <w:rsid w:val="00846319"/>
    <w:rsid w:val="00852059"/>
    <w:rsid w:val="0085577F"/>
    <w:rsid w:val="0086002B"/>
    <w:rsid w:val="0086213A"/>
    <w:rsid w:val="00865457"/>
    <w:rsid w:val="008658F6"/>
    <w:rsid w:val="00870589"/>
    <w:rsid w:val="00871F00"/>
    <w:rsid w:val="008763DB"/>
    <w:rsid w:val="00885BD4"/>
    <w:rsid w:val="00886C9C"/>
    <w:rsid w:val="00887102"/>
    <w:rsid w:val="00887BAE"/>
    <w:rsid w:val="00891FF7"/>
    <w:rsid w:val="00895970"/>
    <w:rsid w:val="008A1DA2"/>
    <w:rsid w:val="008A3A57"/>
    <w:rsid w:val="008A4EA3"/>
    <w:rsid w:val="008B30C2"/>
    <w:rsid w:val="008C03B5"/>
    <w:rsid w:val="008C14E7"/>
    <w:rsid w:val="008C2056"/>
    <w:rsid w:val="008C2970"/>
    <w:rsid w:val="008C2E9D"/>
    <w:rsid w:val="008C53AD"/>
    <w:rsid w:val="008C639E"/>
    <w:rsid w:val="008D00F7"/>
    <w:rsid w:val="008D1814"/>
    <w:rsid w:val="008D1F82"/>
    <w:rsid w:val="008D2ED5"/>
    <w:rsid w:val="008D35D7"/>
    <w:rsid w:val="008D6525"/>
    <w:rsid w:val="008E0D42"/>
    <w:rsid w:val="008E3495"/>
    <w:rsid w:val="008E4207"/>
    <w:rsid w:val="008E780A"/>
    <w:rsid w:val="008F39AD"/>
    <w:rsid w:val="008F5EE3"/>
    <w:rsid w:val="00904579"/>
    <w:rsid w:val="00921193"/>
    <w:rsid w:val="00921223"/>
    <w:rsid w:val="00923606"/>
    <w:rsid w:val="00923BAD"/>
    <w:rsid w:val="00925EB8"/>
    <w:rsid w:val="009341BC"/>
    <w:rsid w:val="00936631"/>
    <w:rsid w:val="00944660"/>
    <w:rsid w:val="009448EE"/>
    <w:rsid w:val="00944B61"/>
    <w:rsid w:val="00945434"/>
    <w:rsid w:val="0095120C"/>
    <w:rsid w:val="00953BA9"/>
    <w:rsid w:val="00953D2D"/>
    <w:rsid w:val="00955C6E"/>
    <w:rsid w:val="00956932"/>
    <w:rsid w:val="009569EF"/>
    <w:rsid w:val="0096232C"/>
    <w:rsid w:val="00963BAB"/>
    <w:rsid w:val="00964521"/>
    <w:rsid w:val="00967F68"/>
    <w:rsid w:val="009730CF"/>
    <w:rsid w:val="00976994"/>
    <w:rsid w:val="00980071"/>
    <w:rsid w:val="009817BE"/>
    <w:rsid w:val="00984088"/>
    <w:rsid w:val="00987524"/>
    <w:rsid w:val="00987937"/>
    <w:rsid w:val="00987D05"/>
    <w:rsid w:val="00996F6A"/>
    <w:rsid w:val="00997BB3"/>
    <w:rsid w:val="009A049D"/>
    <w:rsid w:val="009A28F5"/>
    <w:rsid w:val="009A311C"/>
    <w:rsid w:val="009A540B"/>
    <w:rsid w:val="009A5706"/>
    <w:rsid w:val="009B3B24"/>
    <w:rsid w:val="009B3E99"/>
    <w:rsid w:val="009B4401"/>
    <w:rsid w:val="009B6400"/>
    <w:rsid w:val="009B6B11"/>
    <w:rsid w:val="009B7A24"/>
    <w:rsid w:val="009C606F"/>
    <w:rsid w:val="009C74F8"/>
    <w:rsid w:val="009C7872"/>
    <w:rsid w:val="009D03C7"/>
    <w:rsid w:val="009D22CD"/>
    <w:rsid w:val="009D4EE3"/>
    <w:rsid w:val="009D6B89"/>
    <w:rsid w:val="009D6E13"/>
    <w:rsid w:val="009E084C"/>
    <w:rsid w:val="009E365F"/>
    <w:rsid w:val="009E604B"/>
    <w:rsid w:val="009E7754"/>
    <w:rsid w:val="009F4C27"/>
    <w:rsid w:val="009F5F51"/>
    <w:rsid w:val="00A01F68"/>
    <w:rsid w:val="00A02560"/>
    <w:rsid w:val="00A0350F"/>
    <w:rsid w:val="00A03FE6"/>
    <w:rsid w:val="00A153CE"/>
    <w:rsid w:val="00A200B1"/>
    <w:rsid w:val="00A3115A"/>
    <w:rsid w:val="00A317ED"/>
    <w:rsid w:val="00A32FC3"/>
    <w:rsid w:val="00A342E5"/>
    <w:rsid w:val="00A35899"/>
    <w:rsid w:val="00A370EA"/>
    <w:rsid w:val="00A41D24"/>
    <w:rsid w:val="00A42CBF"/>
    <w:rsid w:val="00A5028D"/>
    <w:rsid w:val="00A52EEC"/>
    <w:rsid w:val="00A56233"/>
    <w:rsid w:val="00A569A8"/>
    <w:rsid w:val="00A61FCE"/>
    <w:rsid w:val="00A631E1"/>
    <w:rsid w:val="00A65557"/>
    <w:rsid w:val="00A72001"/>
    <w:rsid w:val="00A7638B"/>
    <w:rsid w:val="00A77579"/>
    <w:rsid w:val="00A846DA"/>
    <w:rsid w:val="00A85FCD"/>
    <w:rsid w:val="00A93D42"/>
    <w:rsid w:val="00A943D7"/>
    <w:rsid w:val="00A95C77"/>
    <w:rsid w:val="00A96064"/>
    <w:rsid w:val="00A97581"/>
    <w:rsid w:val="00AA1CEB"/>
    <w:rsid w:val="00AA46F1"/>
    <w:rsid w:val="00AA4EAC"/>
    <w:rsid w:val="00AB1A93"/>
    <w:rsid w:val="00AB626D"/>
    <w:rsid w:val="00AB7840"/>
    <w:rsid w:val="00AC2A3B"/>
    <w:rsid w:val="00AC56F6"/>
    <w:rsid w:val="00AC7780"/>
    <w:rsid w:val="00AC7B42"/>
    <w:rsid w:val="00AD15FD"/>
    <w:rsid w:val="00AD479A"/>
    <w:rsid w:val="00AE0BBA"/>
    <w:rsid w:val="00AE42D2"/>
    <w:rsid w:val="00AF0AA8"/>
    <w:rsid w:val="00AF137B"/>
    <w:rsid w:val="00AF6EC2"/>
    <w:rsid w:val="00B00101"/>
    <w:rsid w:val="00B02B65"/>
    <w:rsid w:val="00B04CB8"/>
    <w:rsid w:val="00B06033"/>
    <w:rsid w:val="00B06D29"/>
    <w:rsid w:val="00B073D6"/>
    <w:rsid w:val="00B10699"/>
    <w:rsid w:val="00B12B11"/>
    <w:rsid w:val="00B136B7"/>
    <w:rsid w:val="00B13AF4"/>
    <w:rsid w:val="00B13CCE"/>
    <w:rsid w:val="00B20B8F"/>
    <w:rsid w:val="00B23CE7"/>
    <w:rsid w:val="00B273B5"/>
    <w:rsid w:val="00B32213"/>
    <w:rsid w:val="00B32D3A"/>
    <w:rsid w:val="00B34EBE"/>
    <w:rsid w:val="00B354DB"/>
    <w:rsid w:val="00B37BF2"/>
    <w:rsid w:val="00B43E23"/>
    <w:rsid w:val="00B467EC"/>
    <w:rsid w:val="00B5180F"/>
    <w:rsid w:val="00B53861"/>
    <w:rsid w:val="00B5638A"/>
    <w:rsid w:val="00B61117"/>
    <w:rsid w:val="00B64129"/>
    <w:rsid w:val="00B67DFF"/>
    <w:rsid w:val="00B67E87"/>
    <w:rsid w:val="00B711C5"/>
    <w:rsid w:val="00B72BC3"/>
    <w:rsid w:val="00B73F36"/>
    <w:rsid w:val="00B77B57"/>
    <w:rsid w:val="00B77F89"/>
    <w:rsid w:val="00B80B7E"/>
    <w:rsid w:val="00B84A15"/>
    <w:rsid w:val="00B86BE8"/>
    <w:rsid w:val="00B87247"/>
    <w:rsid w:val="00B91774"/>
    <w:rsid w:val="00B91C6E"/>
    <w:rsid w:val="00B927B1"/>
    <w:rsid w:val="00B96340"/>
    <w:rsid w:val="00B97094"/>
    <w:rsid w:val="00BA0FE5"/>
    <w:rsid w:val="00BA27CA"/>
    <w:rsid w:val="00BA32DC"/>
    <w:rsid w:val="00BA35FF"/>
    <w:rsid w:val="00BA7DCA"/>
    <w:rsid w:val="00BB0785"/>
    <w:rsid w:val="00BB284D"/>
    <w:rsid w:val="00BB2990"/>
    <w:rsid w:val="00BB73B5"/>
    <w:rsid w:val="00BC3239"/>
    <w:rsid w:val="00BC3CE7"/>
    <w:rsid w:val="00BC4633"/>
    <w:rsid w:val="00BC57BA"/>
    <w:rsid w:val="00BD0077"/>
    <w:rsid w:val="00BD2C11"/>
    <w:rsid w:val="00BD723B"/>
    <w:rsid w:val="00BE0D25"/>
    <w:rsid w:val="00BE241F"/>
    <w:rsid w:val="00BE3AB7"/>
    <w:rsid w:val="00BE574C"/>
    <w:rsid w:val="00BF0D08"/>
    <w:rsid w:val="00BF62A9"/>
    <w:rsid w:val="00BF7261"/>
    <w:rsid w:val="00BF7DBD"/>
    <w:rsid w:val="00C02FB2"/>
    <w:rsid w:val="00C0558F"/>
    <w:rsid w:val="00C05C85"/>
    <w:rsid w:val="00C1764D"/>
    <w:rsid w:val="00C25D48"/>
    <w:rsid w:val="00C26407"/>
    <w:rsid w:val="00C411D2"/>
    <w:rsid w:val="00C453DD"/>
    <w:rsid w:val="00C45AC5"/>
    <w:rsid w:val="00C46B04"/>
    <w:rsid w:val="00C47464"/>
    <w:rsid w:val="00C47A35"/>
    <w:rsid w:val="00C50B7B"/>
    <w:rsid w:val="00C51B5F"/>
    <w:rsid w:val="00C53767"/>
    <w:rsid w:val="00C56527"/>
    <w:rsid w:val="00C63A6A"/>
    <w:rsid w:val="00C656B5"/>
    <w:rsid w:val="00C660A4"/>
    <w:rsid w:val="00C66AF0"/>
    <w:rsid w:val="00C72632"/>
    <w:rsid w:val="00C75C6C"/>
    <w:rsid w:val="00C76135"/>
    <w:rsid w:val="00C7666B"/>
    <w:rsid w:val="00C769A7"/>
    <w:rsid w:val="00C76F07"/>
    <w:rsid w:val="00C771F1"/>
    <w:rsid w:val="00C7726A"/>
    <w:rsid w:val="00C818C4"/>
    <w:rsid w:val="00C860AD"/>
    <w:rsid w:val="00C935A6"/>
    <w:rsid w:val="00C936F0"/>
    <w:rsid w:val="00C956B9"/>
    <w:rsid w:val="00CA6322"/>
    <w:rsid w:val="00CB67CA"/>
    <w:rsid w:val="00CC1996"/>
    <w:rsid w:val="00CC3548"/>
    <w:rsid w:val="00CC550C"/>
    <w:rsid w:val="00CD15C6"/>
    <w:rsid w:val="00CD26D3"/>
    <w:rsid w:val="00CD3D4D"/>
    <w:rsid w:val="00CD47F6"/>
    <w:rsid w:val="00CD63B0"/>
    <w:rsid w:val="00CD6C03"/>
    <w:rsid w:val="00CE4B37"/>
    <w:rsid w:val="00CE6F71"/>
    <w:rsid w:val="00CF1EC8"/>
    <w:rsid w:val="00CF31B5"/>
    <w:rsid w:val="00D01B14"/>
    <w:rsid w:val="00D03EBC"/>
    <w:rsid w:val="00D06C35"/>
    <w:rsid w:val="00D10DF2"/>
    <w:rsid w:val="00D1144D"/>
    <w:rsid w:val="00D1504F"/>
    <w:rsid w:val="00D17452"/>
    <w:rsid w:val="00D1773D"/>
    <w:rsid w:val="00D228DC"/>
    <w:rsid w:val="00D303D7"/>
    <w:rsid w:val="00D30970"/>
    <w:rsid w:val="00D31B0B"/>
    <w:rsid w:val="00D3217D"/>
    <w:rsid w:val="00D326DE"/>
    <w:rsid w:val="00D356BE"/>
    <w:rsid w:val="00D36BD5"/>
    <w:rsid w:val="00D36EB3"/>
    <w:rsid w:val="00D422EA"/>
    <w:rsid w:val="00D46CF2"/>
    <w:rsid w:val="00D47407"/>
    <w:rsid w:val="00D526E2"/>
    <w:rsid w:val="00D53223"/>
    <w:rsid w:val="00D55EC6"/>
    <w:rsid w:val="00D568B3"/>
    <w:rsid w:val="00D612B8"/>
    <w:rsid w:val="00D63F3E"/>
    <w:rsid w:val="00D6401B"/>
    <w:rsid w:val="00D65695"/>
    <w:rsid w:val="00D657FE"/>
    <w:rsid w:val="00D67A2B"/>
    <w:rsid w:val="00D7389C"/>
    <w:rsid w:val="00D73FA0"/>
    <w:rsid w:val="00D75E7B"/>
    <w:rsid w:val="00D7782B"/>
    <w:rsid w:val="00D80B45"/>
    <w:rsid w:val="00D80C8C"/>
    <w:rsid w:val="00D85514"/>
    <w:rsid w:val="00D8734E"/>
    <w:rsid w:val="00D93CA0"/>
    <w:rsid w:val="00D9512B"/>
    <w:rsid w:val="00DA0191"/>
    <w:rsid w:val="00DA0F00"/>
    <w:rsid w:val="00DA33D7"/>
    <w:rsid w:val="00DB1916"/>
    <w:rsid w:val="00DB377D"/>
    <w:rsid w:val="00DB3FEF"/>
    <w:rsid w:val="00DB7B17"/>
    <w:rsid w:val="00DC2B30"/>
    <w:rsid w:val="00DC543A"/>
    <w:rsid w:val="00DC64A4"/>
    <w:rsid w:val="00DD66CC"/>
    <w:rsid w:val="00DD7458"/>
    <w:rsid w:val="00DE1B38"/>
    <w:rsid w:val="00DE4510"/>
    <w:rsid w:val="00DE5536"/>
    <w:rsid w:val="00DF08CE"/>
    <w:rsid w:val="00DF0D55"/>
    <w:rsid w:val="00DF5795"/>
    <w:rsid w:val="00E02167"/>
    <w:rsid w:val="00E041B2"/>
    <w:rsid w:val="00E04362"/>
    <w:rsid w:val="00E045A7"/>
    <w:rsid w:val="00E047B5"/>
    <w:rsid w:val="00E04C27"/>
    <w:rsid w:val="00E05A10"/>
    <w:rsid w:val="00E14223"/>
    <w:rsid w:val="00E20AD5"/>
    <w:rsid w:val="00E3068A"/>
    <w:rsid w:val="00E336BF"/>
    <w:rsid w:val="00E45697"/>
    <w:rsid w:val="00E46D57"/>
    <w:rsid w:val="00E5013A"/>
    <w:rsid w:val="00E50434"/>
    <w:rsid w:val="00E51482"/>
    <w:rsid w:val="00E5605C"/>
    <w:rsid w:val="00E5743A"/>
    <w:rsid w:val="00E615A6"/>
    <w:rsid w:val="00E739BB"/>
    <w:rsid w:val="00E750FC"/>
    <w:rsid w:val="00E8728D"/>
    <w:rsid w:val="00E9028B"/>
    <w:rsid w:val="00E9230A"/>
    <w:rsid w:val="00EA26B2"/>
    <w:rsid w:val="00EA4650"/>
    <w:rsid w:val="00EA7437"/>
    <w:rsid w:val="00EB1D14"/>
    <w:rsid w:val="00EB2BC4"/>
    <w:rsid w:val="00EB4C09"/>
    <w:rsid w:val="00EB6AE0"/>
    <w:rsid w:val="00EC07D5"/>
    <w:rsid w:val="00EC285A"/>
    <w:rsid w:val="00EC3629"/>
    <w:rsid w:val="00EC4086"/>
    <w:rsid w:val="00EC543B"/>
    <w:rsid w:val="00EC69E5"/>
    <w:rsid w:val="00ED47E4"/>
    <w:rsid w:val="00ED60D4"/>
    <w:rsid w:val="00ED7C21"/>
    <w:rsid w:val="00EE0BD1"/>
    <w:rsid w:val="00EE42F1"/>
    <w:rsid w:val="00EE61F7"/>
    <w:rsid w:val="00EE69BA"/>
    <w:rsid w:val="00EE77C8"/>
    <w:rsid w:val="00EF341E"/>
    <w:rsid w:val="00EF533A"/>
    <w:rsid w:val="00F05F2E"/>
    <w:rsid w:val="00F06651"/>
    <w:rsid w:val="00F068A4"/>
    <w:rsid w:val="00F10E0E"/>
    <w:rsid w:val="00F13437"/>
    <w:rsid w:val="00F14532"/>
    <w:rsid w:val="00F208BC"/>
    <w:rsid w:val="00F23613"/>
    <w:rsid w:val="00F27422"/>
    <w:rsid w:val="00F30DBC"/>
    <w:rsid w:val="00F32B2D"/>
    <w:rsid w:val="00F34F9D"/>
    <w:rsid w:val="00F361BE"/>
    <w:rsid w:val="00F364DF"/>
    <w:rsid w:val="00F36C3C"/>
    <w:rsid w:val="00F42C54"/>
    <w:rsid w:val="00F43AA9"/>
    <w:rsid w:val="00F45F14"/>
    <w:rsid w:val="00F46FD6"/>
    <w:rsid w:val="00F47E6F"/>
    <w:rsid w:val="00F52636"/>
    <w:rsid w:val="00F53B42"/>
    <w:rsid w:val="00F54519"/>
    <w:rsid w:val="00F61BEC"/>
    <w:rsid w:val="00F63933"/>
    <w:rsid w:val="00F64207"/>
    <w:rsid w:val="00F67218"/>
    <w:rsid w:val="00F672F9"/>
    <w:rsid w:val="00F74851"/>
    <w:rsid w:val="00F77F47"/>
    <w:rsid w:val="00F806B6"/>
    <w:rsid w:val="00F85B7C"/>
    <w:rsid w:val="00F87FEE"/>
    <w:rsid w:val="00F94311"/>
    <w:rsid w:val="00FA75E7"/>
    <w:rsid w:val="00FB352E"/>
    <w:rsid w:val="00FB35B7"/>
    <w:rsid w:val="00FB5389"/>
    <w:rsid w:val="00FB550E"/>
    <w:rsid w:val="00FC43ED"/>
    <w:rsid w:val="00FC7A16"/>
    <w:rsid w:val="00FD14B0"/>
    <w:rsid w:val="00FD30AB"/>
    <w:rsid w:val="00FF5059"/>
    <w:rsid w:val="00FF65CB"/>
    <w:rsid w:val="00FF6CD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536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420D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0759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0759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07594"/>
    <w:rPr>
      <w:rFonts w:ascii="Times New Roman" w:eastAsia="Times New Roman" w:hAnsi="Times New Roman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759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7594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341</Words>
  <Characters>1945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8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BMIAdmin</dc:creator>
  <cp:lastModifiedBy>DBMIAdmin</cp:lastModifiedBy>
  <cp:revision>9</cp:revision>
  <dcterms:created xsi:type="dcterms:W3CDTF">2012-01-24T18:52:00Z</dcterms:created>
  <dcterms:modified xsi:type="dcterms:W3CDTF">2012-05-26T23:09:00Z</dcterms:modified>
</cp:coreProperties>
</file>